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DE0B45" w:rsidRDefault="00DE0B45" w:rsidP="00DE0B45">
      <w:pPr>
        <w:ind w:firstLine="0"/>
        <w:jc w:val="center"/>
        <w:rPr>
          <w:lang w:val="fr-FR"/>
        </w:rPr>
      </w:pPr>
      <w:r w:rsidRPr="00DE0B45">
        <w:rPr>
          <w:lang w:val="fr-FR"/>
        </w:rPr>
        <w:t>Professor Marianne Mithun, Chair</w:t>
      </w:r>
    </w:p>
    <w:p w14:paraId="63104CF3" w14:textId="77777777" w:rsidR="00DE0B45" w:rsidRDefault="00DE0B45" w:rsidP="00DE0B45">
      <w:pPr>
        <w:ind w:firstLine="0"/>
        <w:jc w:val="center"/>
        <w:rPr>
          <w:lang w:val="fr-FR"/>
        </w:rPr>
      </w:pPr>
      <w:r w:rsidRPr="00DE0B45">
        <w:rPr>
          <w:lang w:val="fr-FR"/>
        </w:rPr>
        <w:t>Pr</w:t>
      </w:r>
      <w:r>
        <w:rPr>
          <w:lang w:val="fr-FR"/>
        </w:rPr>
        <w:t>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77777777" w:rsidR="003F51D6" w:rsidRPr="00E06076" w:rsidRDefault="00BC35A3" w:rsidP="00E06076">
      <w:pPr>
        <w:spacing w:before="480"/>
        <w:ind w:firstLine="0"/>
        <w:jc w:val="center"/>
      </w:pPr>
      <w:r w:rsidRPr="00E06076">
        <w:t>{{June 2018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77777777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8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77777777" w:rsidR="0055079D" w:rsidRDefault="0055079D" w:rsidP="0055079D">
      <w:pPr>
        <w:ind w:firstLine="0"/>
        <w:jc w:val="center"/>
      </w:pPr>
      <w:r>
        <w:t>Copyright © {{2018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55079D" w:rsidRDefault="0055079D" w:rsidP="0055079D">
      <w:pPr>
        <w:spacing w:after="480"/>
        <w:ind w:firstLine="0"/>
        <w:jc w:val="center"/>
        <w:rPr>
          <w:lang w:val="fr-FR"/>
        </w:rPr>
        <w:sectPr w:rsidR="0055079D" w:rsidRPr="0055079D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55079D">
        <w:rPr>
          <w:lang w:val="fr-FR"/>
        </w:rPr>
        <w:t>Daniel W. Hie</w:t>
      </w:r>
      <w:r>
        <w:rPr>
          <w:lang w:val="fr-FR"/>
        </w:rPr>
        <w:t>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77777777" w:rsidR="00247BEE" w:rsidRDefault="00247BEE" w:rsidP="00EC39DE">
      <w:pPr>
        <w:pStyle w:val="NoSpacing"/>
        <w:ind w:firstLine="0"/>
        <w:jc w:val="center"/>
      </w:pPr>
      <w:r>
        <w:t>{{June 2018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77777777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8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>Kristel Van Goethem, Muriel Norde, Evie Coussé, &amp; Gudrun Vanderbauwhede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):Pages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>– Save this til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77777777" w:rsidR="00CA174C" w:rsidRPr="00F1057E" w:rsidRDefault="00CA174C" w:rsidP="00F1057E">
      <w:pPr>
        <w:pStyle w:val="Heading1"/>
      </w:pPr>
      <w:r w:rsidRPr="00F1057E">
        <w:lastRenderedPageBreak/>
        <w:t>Introduction</w:t>
      </w:r>
    </w:p>
    <w:p w14:paraId="3068DA4E" w14:textId="77777777" w:rsidR="009A3BB6" w:rsidRDefault="009A3BB6" w:rsidP="009A3BB6"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 w:rsidR="00F1057E">
        <w:t xml:space="preserve"> – brief introduction here (no empty headers)</w:t>
      </w:r>
    </w:p>
    <w:p w14:paraId="418B9C68" w14:textId="77777777" w:rsidR="00F1057E" w:rsidRPr="00F1057E" w:rsidRDefault="00F1057E" w:rsidP="00F1057E">
      <w:pPr>
        <w:pStyle w:val="Heading2"/>
        <w:sectPr w:rsidR="00F1057E" w:rsidRPr="00F1057E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F1057E">
        <w:t>Approaches to Lexical Categories</w:t>
      </w:r>
    </w:p>
    <w:p w14:paraId="23FC12DB" w14:textId="77777777" w:rsidR="00CA174C" w:rsidRDefault="00CA174C" w:rsidP="00F1057E">
      <w:pPr>
        <w:pStyle w:val="Heading1"/>
        <w:sectPr w:rsidR="00CA174C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Background</w:t>
      </w:r>
    </w:p>
    <w:p w14:paraId="186C2391" w14:textId="77777777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Data &amp; Methods</w:t>
      </w:r>
    </w:p>
    <w:p w14:paraId="079D3A83" w14:textId="77777777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Semantic Domains</w:t>
      </w:r>
    </w:p>
    <w:p w14:paraId="35DA55FC" w14:textId="77777777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Inherent Topicality</w:t>
      </w:r>
    </w:p>
    <w:p w14:paraId="14216656" w14:textId="77777777" w:rsidR="00344591" w:rsidRPr="007F68EA" w:rsidRDefault="00344591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 w:rsidRPr="007F68EA">
        <w:lastRenderedPageBreak/>
        <w:t>Grammatical Roles</w:t>
      </w:r>
    </w:p>
    <w:p w14:paraId="605FB726" w14:textId="77777777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Information Status</w:t>
      </w:r>
    </w:p>
    <w:p w14:paraId="530218B3" w14:textId="77777777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Conclusion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77777777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Appendix: Language S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76364CB8" w14:textId="77777777" w:rsidR="00B812F5" w:rsidRPr="00B812F5" w:rsidRDefault="00B812F5" w:rsidP="00B812F5">
      <w:r>
        <w:t>{{Language Index}}</w:t>
      </w:r>
      <w:bookmarkStart w:id="4" w:name="_GoBack"/>
      <w:bookmarkEnd w:id="4"/>
    </w:p>
    <w:sectPr w:rsidR="00B812F5" w:rsidRPr="00B812F5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F4079C" w14:textId="77777777" w:rsidR="00745A5D" w:rsidRDefault="00745A5D" w:rsidP="00565FF7">
      <w:pPr>
        <w:spacing w:line="240" w:lineRule="auto"/>
      </w:pPr>
      <w:r>
        <w:separator/>
      </w:r>
    </w:p>
  </w:endnote>
  <w:endnote w:type="continuationSeparator" w:id="0">
    <w:p w14:paraId="16436278" w14:textId="77777777" w:rsidR="00745A5D" w:rsidRDefault="00745A5D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77777777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745A5D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77777777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745A5D">
          <w:t>12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3932A9" w14:textId="77777777" w:rsidR="00745A5D" w:rsidRDefault="00745A5D" w:rsidP="00565FF7">
      <w:pPr>
        <w:spacing w:line="240" w:lineRule="auto"/>
      </w:pPr>
      <w:r>
        <w:separator/>
      </w:r>
    </w:p>
  </w:footnote>
  <w:footnote w:type="continuationSeparator" w:id="0">
    <w:p w14:paraId="75582E4A" w14:textId="77777777" w:rsidR="00745A5D" w:rsidRDefault="00745A5D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5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831A4"/>
    <w:rsid w:val="00090646"/>
    <w:rsid w:val="000C7B48"/>
    <w:rsid w:val="000D0869"/>
    <w:rsid w:val="00117264"/>
    <w:rsid w:val="001E2B87"/>
    <w:rsid w:val="00247BEE"/>
    <w:rsid w:val="00252EA1"/>
    <w:rsid w:val="00262D78"/>
    <w:rsid w:val="002D54FA"/>
    <w:rsid w:val="00344591"/>
    <w:rsid w:val="0037681D"/>
    <w:rsid w:val="003E6013"/>
    <w:rsid w:val="003F51D6"/>
    <w:rsid w:val="003F6C86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31584"/>
    <w:rsid w:val="006A53B9"/>
    <w:rsid w:val="006B26F1"/>
    <w:rsid w:val="006C58DD"/>
    <w:rsid w:val="00724044"/>
    <w:rsid w:val="00735C0D"/>
    <w:rsid w:val="00745A5D"/>
    <w:rsid w:val="00766C8F"/>
    <w:rsid w:val="00781446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81734"/>
    <w:rsid w:val="00A93761"/>
    <w:rsid w:val="00AB6A57"/>
    <w:rsid w:val="00AD711D"/>
    <w:rsid w:val="00B31B09"/>
    <w:rsid w:val="00B34082"/>
    <w:rsid w:val="00B55496"/>
    <w:rsid w:val="00B812F5"/>
    <w:rsid w:val="00BA31C7"/>
    <w:rsid w:val="00BC0C2F"/>
    <w:rsid w:val="00BC35A3"/>
    <w:rsid w:val="00BD6A61"/>
    <w:rsid w:val="00BF0FA3"/>
    <w:rsid w:val="00BF4AAB"/>
    <w:rsid w:val="00CA174C"/>
    <w:rsid w:val="00CB3A57"/>
    <w:rsid w:val="00CC62C8"/>
    <w:rsid w:val="00D45E13"/>
    <w:rsid w:val="00DE0B45"/>
    <w:rsid w:val="00DF7B09"/>
    <w:rsid w:val="00E06076"/>
    <w:rsid w:val="00E87FDA"/>
    <w:rsid w:val="00EC10C7"/>
    <w:rsid w:val="00EC39DE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dwhieb\OneDrive\Dissertation\Resources\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560D4FC7-215A-41CC-AE42-6FD60115E5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0</TotalTime>
  <Pages>24</Pages>
  <Words>799</Words>
  <Characters>455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1</cp:revision>
  <dcterms:created xsi:type="dcterms:W3CDTF">2018-01-10T10:37:00Z</dcterms:created>
  <dcterms:modified xsi:type="dcterms:W3CDTF">2018-01-10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